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3C0DBC0F" w14:textId="53E8D3CC" w:rsidR="00BF1881" w:rsidRDefault="00D109D8" w:rsidP="00BF1881">
      <w:pPr>
        <w:spacing w:line="480" w:lineRule="auto"/>
        <w:jc w:val="center"/>
        <w:rPr>
          <w:rFonts w:ascii="Times New Roman" w:hAnsi="Times New Roman"/>
          <w:caps/>
        </w:rPr>
      </w:pPr>
      <w:r>
        <w:rPr>
          <w:rFonts w:ascii="Times New Roman" w:hAnsi="Times New Roman"/>
          <w:caps/>
        </w:rPr>
        <w:t>Heloo</w:t>
      </w:r>
    </w:p>
    <w:p w14:paraId="26120FCE" w14:textId="1DF50B62" w:rsidR="004B2044" w:rsidRDefault="004B2044" w:rsidP="00BF1881">
      <w:pPr>
        <w:spacing w:line="480" w:lineRule="auto"/>
        <w:jc w:val="center"/>
        <w:rPr>
          <w:rFonts w:ascii="Times New Roman" w:hAnsi="Times New Roman"/>
          <w:caps/>
        </w:rPr>
      </w:pPr>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bookmarkStart w:id="0" w:name="_GoBack"/>
      <w:bookmarkEnd w:id="0"/>
    </w:p>
    <w:p w14:paraId="75F46612" w14:textId="77777777" w:rsidR="00BF1881" w:rsidRPr="00020C9C"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lastRenderedPageBreak/>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405006"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405006"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249DC705"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F36007" w14:textId="77777777" w:rsidR="00405006" w:rsidRDefault="00405006" w:rsidP="00101E22">
      <w:r>
        <w:separator/>
      </w:r>
    </w:p>
  </w:endnote>
  <w:endnote w:type="continuationSeparator" w:id="0">
    <w:p w14:paraId="6CC95DAF" w14:textId="77777777" w:rsidR="00405006" w:rsidRDefault="00405006"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B762A" w14:textId="77777777" w:rsidR="00405006" w:rsidRDefault="00405006" w:rsidP="00101E22">
      <w:r>
        <w:separator/>
      </w:r>
    </w:p>
  </w:footnote>
  <w:footnote w:type="continuationSeparator" w:id="0">
    <w:p w14:paraId="469273E9" w14:textId="77777777" w:rsidR="00405006" w:rsidRDefault="00405006"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92943B-EFBB-43D0-9C5F-23596CE33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5312</Words>
  <Characters>30279</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4</cp:revision>
  <cp:lastPrinted>2013-01-10T13:24:00Z</cp:lastPrinted>
  <dcterms:created xsi:type="dcterms:W3CDTF">2016-09-02T23:28:00Z</dcterms:created>
  <dcterms:modified xsi:type="dcterms:W3CDTF">2016-09-06T23:13:00Z</dcterms:modified>
</cp:coreProperties>
</file>